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w:t>
      </w:r>
      <w:r w:rsidR="00612494" w:rsidRPr="00B04F9C">
        <w:rPr>
          <w:rFonts w:cs="Times New Roman"/>
        </w:rPr>
        <w:lastRenderedPageBreak/>
        <w:t>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3E6CD000"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重要，是抽样过程）</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608B6738"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CD6565">
        <w:rPr>
          <w:rFonts w:hint="eastAsia"/>
        </w:rPr>
        <w:t>，对于独著研究，我们认为其只有第一作者，没有末位作者</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38B96188" w:rsidR="00BB6724" w:rsidRDefault="00BB6724" w:rsidP="00E46B6E">
      <w:pPr>
        <w:ind w:firstLineChars="200" w:firstLine="480"/>
      </w:pPr>
      <w:r>
        <w:rPr>
          <w:rFonts w:hint="eastAsia"/>
        </w:rPr>
        <w:lastRenderedPageBreak/>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4B9EE866"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w:t>
      </w:r>
      <w:r w:rsidR="00262D7E">
        <w:t>,</w:t>
      </w:r>
      <w:r w:rsidR="00641F55" w:rsidRPr="00A20442">
        <w:t>619</w:t>
      </w:r>
      <w:r w:rsidR="00FE060E">
        <w:t>,</w:t>
      </w:r>
      <w:r w:rsidR="00641F55" w:rsidRPr="00A20442">
        <w:t>340</w:t>
      </w:r>
      <w:r w:rsidR="00C84127">
        <w:rPr>
          <w:rFonts w:hint="eastAsia"/>
        </w:rPr>
        <w:t>位</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245107F9" w:rsidR="004F7FE5" w:rsidRDefault="00D013F5" w:rsidP="00D013F5">
      <w:commentRangeStart w:id="37"/>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7"/>
      <w:r w:rsidR="008C592A">
        <w:rPr>
          <w:rStyle w:val="ad"/>
        </w:rPr>
        <w:commentReference w:id="37"/>
      </w:r>
    </w:p>
    <w:p w14:paraId="53ABAACE" w14:textId="136B9E11" w:rsidR="00B009E1" w:rsidRDefault="00B009E1" w:rsidP="00B009E1">
      <w:pPr>
        <w:ind w:firstLineChars="200" w:firstLine="480"/>
      </w:pPr>
      <w:r>
        <w:rPr>
          <w:rFonts w:hint="eastAsia"/>
        </w:rPr>
        <w:t>下图反映的是时点</w:t>
      </w:r>
      <w:r w:rsidR="00DD6082">
        <w:rPr>
          <w:rFonts w:hint="eastAsia"/>
        </w:rPr>
        <w:t>（时点的含义是，第</w:t>
      </w:r>
      <w:r w:rsidR="00DD6082">
        <w:rPr>
          <w:rFonts w:hint="eastAsia"/>
        </w:rPr>
        <w:t>n</w:t>
      </w:r>
      <w:r w:rsidR="00DD6082">
        <w:rPr>
          <w:rFonts w:hint="eastAsia"/>
        </w:rPr>
        <w:t>个以主要贡献者身份发文的年份）</w:t>
      </w:r>
      <w:r>
        <w:rPr>
          <w:rFonts w:hint="eastAsia"/>
        </w:rPr>
        <w:t>的情况，即在职业生涯第</w:t>
      </w:r>
      <w:r>
        <w:rPr>
          <w:rFonts w:hint="eastAsia"/>
        </w:rPr>
        <w:t>n</w:t>
      </w:r>
      <w:r>
        <w:rPr>
          <w:rFonts w:hint="eastAsia"/>
        </w:rPr>
        <w:t>年以主要贡献者发文的情况。能在职业生涯中有</w:t>
      </w:r>
      <w:r>
        <w:rPr>
          <w:rFonts w:hint="eastAsia"/>
        </w:rPr>
        <w:t>9</w:t>
      </w:r>
      <w:r>
        <w:rPr>
          <w:rFonts w:hint="eastAsia"/>
        </w:rPr>
        <w:t>年都发表主要贡献者文献的研究者，</w:t>
      </w:r>
      <w:r w:rsidR="00476AC8">
        <w:rPr>
          <w:rFonts w:hint="eastAsia"/>
        </w:rPr>
        <w:t>大约只有四分之一（</w:t>
      </w:r>
      <w:r w:rsidR="00476AC8">
        <w:rPr>
          <w:rFonts w:hint="eastAsia"/>
        </w:rPr>
        <w:t>110/475</w:t>
      </w:r>
      <w:r w:rsidR="00476AC8">
        <w:rPr>
          <w:rFonts w:hint="eastAsia"/>
        </w:rPr>
        <w:t>）</w:t>
      </w:r>
      <w:r w:rsidR="003B7C30">
        <w:rPr>
          <w:rFonts w:hint="eastAsia"/>
        </w:rPr>
        <w:t>，显然比上图中单论</w:t>
      </w:r>
      <w:r w:rsidR="00CD7886">
        <w:rPr>
          <w:rFonts w:hint="eastAsia"/>
        </w:rPr>
        <w:t>生涯长度的人数少</w:t>
      </w:r>
      <w:r w:rsidR="00B4357C">
        <w:rPr>
          <w:rFonts w:hint="eastAsia"/>
        </w:rPr>
        <w:t>。</w:t>
      </w:r>
    </w:p>
    <w:p w14:paraId="5EF41B8D" w14:textId="52F2B22D" w:rsidR="000A0F3A" w:rsidRDefault="000A0F3A" w:rsidP="00D013F5">
      <w:r>
        <w:rPr>
          <w:noProof/>
        </w:rPr>
        <w:lastRenderedPageBreak/>
        <w:drawing>
          <wp:inline distT="0" distB="0" distL="0" distR="0" wp14:anchorId="1A39F2E0" wp14:editId="3C27355F">
            <wp:extent cx="5015811" cy="3449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7477" cy="3451101"/>
                    </a:xfrm>
                    <a:prstGeom prst="rect">
                      <a:avLst/>
                    </a:prstGeom>
                    <a:noFill/>
                    <a:ln>
                      <a:noFill/>
                    </a:ln>
                  </pic:spPr>
                </pic:pic>
              </a:graphicData>
            </a:graphic>
          </wp:inline>
        </w:drawing>
      </w:r>
    </w:p>
    <w:p w14:paraId="43AA43E9" w14:textId="303E6761"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超过</w:t>
      </w:r>
      <w:r>
        <w:rPr>
          <w:rFonts w:hint="eastAsia"/>
        </w:rPr>
        <w:t>50%</w:t>
      </w:r>
      <w:r>
        <w:rPr>
          <w:rFonts w:hint="eastAsia"/>
        </w:rPr>
        <w:t>，说明当代科学家占据整个科学史上科学家中很大的比例。对于活跃的研究者来说，退出率低于进入率。</w:t>
      </w:r>
    </w:p>
    <w:p w14:paraId="6A169AA8" w14:textId="3F5BF4B3" w:rsidR="007C412C" w:rsidRPr="00292C2F"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294BF56C" w14:textId="5B232D18" w:rsidR="0071685D" w:rsidRPr="00FD3F57" w:rsidRDefault="00292C2F" w:rsidP="00FD3F57">
      <w:pPr>
        <w:ind w:firstLineChars="200" w:firstLine="480"/>
        <w:rPr>
          <w:b/>
          <w:bCs/>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于</w:t>
      </w:r>
      <w:r w:rsidR="006357A8">
        <w:rPr>
          <w:rFonts w:hint="eastAsia"/>
        </w:rPr>
        <w:t>期刊增长速度</w:t>
      </w:r>
      <w:r w:rsidR="004208B1">
        <w:rPr>
          <w:rFonts w:hint="eastAsia"/>
        </w:rPr>
        <w:t>。</w:t>
      </w:r>
    </w:p>
    <w:p w14:paraId="27FAADEF" w14:textId="7D8BB11A" w:rsidR="00375102" w:rsidRDefault="00375102" w:rsidP="00375102">
      <w:pPr>
        <w:ind w:firstLine="420"/>
      </w:pP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29EFABCC" w:rsidR="006936B0" w:rsidRDefault="00B228D7" w:rsidP="00D2030D">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69B3C2B"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0C5FEA5B" w14:textId="4A8C7A35" w:rsidR="004B4A35" w:rsidRDefault="004B4A35" w:rsidP="00197000">
      <w:pPr>
        <w:ind w:firstLineChars="200" w:firstLine="480"/>
        <w:rPr>
          <w:rFonts w:hint="eastAsia"/>
        </w:rPr>
      </w:pPr>
      <w:r>
        <w:rPr>
          <w:rFonts w:hint="eastAsia"/>
        </w:rPr>
        <w:t>只有到达一个从未到达的领域，</w:t>
      </w:r>
    </w:p>
    <w:p w14:paraId="24135741" w14:textId="367E3BEF" w:rsidR="00693E19" w:rsidRDefault="00693E19" w:rsidP="000D5FE0">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23CE0762" w14:textId="6EF557AB" w:rsidR="001A7600" w:rsidRPr="001A6E95" w:rsidRDefault="001A7600" w:rsidP="001A6E95">
      <w:pPr>
        <w:pStyle w:val="3"/>
        <w:rPr>
          <w:rFonts w:hint="eastAsia"/>
        </w:rPr>
      </w:pPr>
      <w:r>
        <w:rPr>
          <w:rFonts w:hint="eastAsia"/>
        </w:rPr>
        <w:t>以第一个时点为初始集</w:t>
      </w:r>
      <w:r w:rsidR="0097490D">
        <w:rPr>
          <w:rFonts w:hint="eastAsia"/>
        </w:rPr>
        <w:t>（</w:t>
      </w:r>
      <w:r w:rsidR="0097490D">
        <w:rPr>
          <w:rFonts w:hint="eastAsia"/>
        </w:rPr>
        <w:t>J</w:t>
      </w:r>
      <w:r w:rsidR="0097490D">
        <w:t>CR</w:t>
      </w:r>
      <w:r w:rsidR="0097490D">
        <w:rPr>
          <w:rFonts w:hint="eastAsia"/>
        </w:rPr>
        <w:t>小类）</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B91D8E">
        <w:rPr>
          <w:rFonts w:hint="eastAsia"/>
          <w:highlight w:val="yellow"/>
        </w:rPr>
        <w:t>第</w:t>
      </w:r>
      <w:r w:rsidR="00BF3273" w:rsidRPr="00B91D8E">
        <w:rPr>
          <w:rFonts w:hint="eastAsia"/>
          <w:highlight w:val="yellow"/>
        </w:rPr>
        <w:t>二</w:t>
      </w:r>
      <w:r w:rsidR="007B78EF" w:rsidRPr="00B91D8E">
        <w:rPr>
          <w:rFonts w:hint="eastAsia"/>
          <w:highlight w:val="yellow"/>
        </w:rPr>
        <w:t>年</w:t>
      </w:r>
      <w:r w:rsidR="00B91D8E">
        <w:rPr>
          <w:rFonts w:hint="eastAsia"/>
          <w:highlight w:val="yellow"/>
        </w:rPr>
        <w:t>所有研究者中，</w:t>
      </w:r>
      <w:r w:rsidR="007B78EF" w:rsidRPr="00B91D8E">
        <w:rPr>
          <w:rFonts w:hint="eastAsia"/>
          <w:highlight w:val="yellow"/>
        </w:rPr>
        <w:t>会有</w:t>
      </w:r>
      <w:r w:rsidR="007B78EF" w:rsidRPr="00B91D8E">
        <w:rPr>
          <w:rFonts w:hint="eastAsia"/>
          <w:highlight w:val="yellow"/>
        </w:rPr>
        <w:t>40%</w:t>
      </w:r>
      <w:r w:rsidR="007B78EF" w:rsidRPr="00B91D8E">
        <w:rPr>
          <w:rFonts w:hint="eastAsia"/>
          <w:highlight w:val="yellow"/>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rPr>
          <w:rFonts w:hint="eastAsia"/>
        </w:rPr>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pPr>
              <w:rPr>
                <w:rFonts w:hint="eastAsia"/>
              </w:rPr>
            </w:pPr>
            <w:r>
              <w:rPr>
                <w:rFonts w:hint="eastAsia"/>
              </w:rPr>
              <w:t>分工</w:t>
            </w:r>
          </w:p>
        </w:tc>
        <w:tc>
          <w:tcPr>
            <w:tcW w:w="2023" w:type="dxa"/>
          </w:tcPr>
          <w:p w14:paraId="5F72BD4F" w14:textId="5774647C" w:rsidR="006C29ED" w:rsidRDefault="006C29ED" w:rsidP="00712376">
            <w:pPr>
              <w:rPr>
                <w:rFonts w:hint="eastAsia"/>
              </w:rPr>
            </w:pPr>
          </w:p>
        </w:tc>
        <w:tc>
          <w:tcPr>
            <w:tcW w:w="2091" w:type="dxa"/>
          </w:tcPr>
          <w:p w14:paraId="6FA5F3D7" w14:textId="39414AD2" w:rsidR="006C29ED" w:rsidRDefault="006C29ED" w:rsidP="00712376">
            <w:pPr>
              <w:rPr>
                <w:rFonts w:hint="eastAsia"/>
              </w:rPr>
            </w:pPr>
            <w:r>
              <w:rPr>
                <w:rFonts w:hint="eastAsia"/>
              </w:rPr>
              <w:t>转入</w:t>
            </w:r>
            <w:r w:rsidR="00FA60BE">
              <w:rPr>
                <w:rFonts w:hint="eastAsia"/>
              </w:rPr>
              <w:t>人次</w:t>
            </w:r>
          </w:p>
        </w:tc>
        <w:tc>
          <w:tcPr>
            <w:tcW w:w="2092" w:type="dxa"/>
          </w:tcPr>
          <w:p w14:paraId="4C887FFB" w14:textId="69F73432" w:rsidR="006C29ED" w:rsidRDefault="006C29ED" w:rsidP="00712376">
            <w:pPr>
              <w:rPr>
                <w:rFonts w:hint="eastAsia"/>
              </w:rPr>
            </w:pPr>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rPr>
                <w:rFonts w:hint="eastAsia"/>
              </w:rPr>
            </w:pPr>
            <w:r>
              <w:rPr>
                <w:rFonts w:hint="eastAsia"/>
              </w:rPr>
              <w:t>主要负责人</w:t>
            </w:r>
          </w:p>
        </w:tc>
        <w:tc>
          <w:tcPr>
            <w:tcW w:w="2023" w:type="dxa"/>
          </w:tcPr>
          <w:p w14:paraId="48E6DD23" w14:textId="0F5CD43F" w:rsidR="0009139E" w:rsidRDefault="0009139E" w:rsidP="00712376">
            <w:pPr>
              <w:rPr>
                <w:rFonts w:hint="eastAsia"/>
              </w:rPr>
            </w:pPr>
            <w:r>
              <w:rPr>
                <w:rFonts w:hint="eastAsia"/>
              </w:rPr>
              <w:t>作者数</w:t>
            </w:r>
          </w:p>
        </w:tc>
        <w:tc>
          <w:tcPr>
            <w:tcW w:w="2091" w:type="dxa"/>
          </w:tcPr>
          <w:p w14:paraId="381941F8" w14:textId="49C89016" w:rsidR="0009139E" w:rsidRDefault="00A728CB" w:rsidP="00712376">
            <w:pPr>
              <w:rPr>
                <w:rFonts w:hint="eastAsia"/>
              </w:rPr>
            </w:pPr>
            <w:r>
              <w:rPr>
                <w:rFonts w:hint="eastAsia"/>
              </w:rPr>
              <w:t>14991</w:t>
            </w:r>
          </w:p>
        </w:tc>
        <w:tc>
          <w:tcPr>
            <w:tcW w:w="2092" w:type="dxa"/>
          </w:tcPr>
          <w:p w14:paraId="3C049984" w14:textId="4C95F225" w:rsidR="0009139E" w:rsidRDefault="00BF4136" w:rsidP="00712376">
            <w:pPr>
              <w:rPr>
                <w:rFonts w:hint="eastAsia"/>
              </w:rPr>
            </w:pPr>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rPr>
                <w:rFonts w:hint="eastAsia"/>
              </w:rPr>
            </w:pPr>
          </w:p>
        </w:tc>
        <w:tc>
          <w:tcPr>
            <w:tcW w:w="2023" w:type="dxa"/>
          </w:tcPr>
          <w:p w14:paraId="33972067" w14:textId="0A31DB1B" w:rsidR="0009139E" w:rsidRDefault="0009139E" w:rsidP="00712376">
            <w:pPr>
              <w:rPr>
                <w:rFonts w:hint="eastAsia"/>
              </w:rPr>
            </w:pPr>
            <w:r>
              <w:rPr>
                <w:rFonts w:hint="eastAsia"/>
              </w:rPr>
              <w:t>学科数</w:t>
            </w:r>
          </w:p>
        </w:tc>
        <w:tc>
          <w:tcPr>
            <w:tcW w:w="2091" w:type="dxa"/>
          </w:tcPr>
          <w:p w14:paraId="32791432" w14:textId="15CF6F03" w:rsidR="0009139E" w:rsidRDefault="006A363F" w:rsidP="00712376">
            <w:pPr>
              <w:rPr>
                <w:rFonts w:hint="eastAsia"/>
              </w:rPr>
            </w:pPr>
            <w:r w:rsidRPr="006A363F">
              <w:t>246</w:t>
            </w:r>
          </w:p>
        </w:tc>
        <w:tc>
          <w:tcPr>
            <w:tcW w:w="2092" w:type="dxa"/>
          </w:tcPr>
          <w:p w14:paraId="6A08915C" w14:textId="09F11351" w:rsidR="0009139E" w:rsidRDefault="00D75FDB" w:rsidP="00712376">
            <w:pPr>
              <w:rPr>
                <w:rFonts w:hint="eastAsia"/>
              </w:rPr>
            </w:pPr>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rPr>
                <w:rFonts w:hint="eastAsia"/>
              </w:rPr>
            </w:pPr>
            <w:r>
              <w:rPr>
                <w:rFonts w:hint="eastAsia"/>
              </w:rPr>
              <w:t>第一作者</w:t>
            </w:r>
          </w:p>
        </w:tc>
        <w:tc>
          <w:tcPr>
            <w:tcW w:w="2023" w:type="dxa"/>
          </w:tcPr>
          <w:p w14:paraId="1A8705A5" w14:textId="224CF467" w:rsidR="00307634" w:rsidRDefault="00307634" w:rsidP="00C956F9">
            <w:pPr>
              <w:rPr>
                <w:rFonts w:hint="eastAsia"/>
              </w:rPr>
            </w:pPr>
            <w:r>
              <w:rPr>
                <w:rFonts w:hint="eastAsia"/>
              </w:rPr>
              <w:t>作者数</w:t>
            </w:r>
          </w:p>
        </w:tc>
        <w:tc>
          <w:tcPr>
            <w:tcW w:w="2091" w:type="dxa"/>
          </w:tcPr>
          <w:p w14:paraId="6EB792D3" w14:textId="7375248F" w:rsidR="00307634" w:rsidRDefault="00CC3F35" w:rsidP="00C956F9">
            <w:pPr>
              <w:rPr>
                <w:rFonts w:hint="eastAsia"/>
              </w:rPr>
            </w:pPr>
            <w:r w:rsidRPr="00CC3F35">
              <w:t>9803</w:t>
            </w:r>
          </w:p>
        </w:tc>
        <w:tc>
          <w:tcPr>
            <w:tcW w:w="2092" w:type="dxa"/>
          </w:tcPr>
          <w:p w14:paraId="13889C1F" w14:textId="25D618C3" w:rsidR="00307634" w:rsidRDefault="00840A25" w:rsidP="00C956F9">
            <w:pPr>
              <w:rPr>
                <w:rFonts w:hint="eastAsia"/>
              </w:rPr>
            </w:pPr>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rPr>
                <w:rFonts w:hint="eastAsia"/>
              </w:rPr>
            </w:pPr>
          </w:p>
        </w:tc>
        <w:tc>
          <w:tcPr>
            <w:tcW w:w="2023" w:type="dxa"/>
          </w:tcPr>
          <w:p w14:paraId="4446B8A7" w14:textId="7D48DCC5" w:rsidR="00307634" w:rsidRDefault="00307634" w:rsidP="00C956F9">
            <w:pPr>
              <w:rPr>
                <w:rFonts w:hint="eastAsia"/>
              </w:rPr>
            </w:pPr>
            <w:r>
              <w:rPr>
                <w:rFonts w:hint="eastAsia"/>
              </w:rPr>
              <w:t>学科数</w:t>
            </w:r>
          </w:p>
        </w:tc>
        <w:tc>
          <w:tcPr>
            <w:tcW w:w="2091" w:type="dxa"/>
          </w:tcPr>
          <w:p w14:paraId="29DDC74D" w14:textId="1D0F5131" w:rsidR="00307634" w:rsidRDefault="003D470C" w:rsidP="00C956F9">
            <w:pPr>
              <w:rPr>
                <w:rFonts w:hint="eastAsia"/>
              </w:rPr>
            </w:pPr>
            <w:r w:rsidRPr="00EB7867">
              <w:t>238</w:t>
            </w:r>
          </w:p>
        </w:tc>
        <w:tc>
          <w:tcPr>
            <w:tcW w:w="2092" w:type="dxa"/>
          </w:tcPr>
          <w:p w14:paraId="3C3391F7" w14:textId="6716170D" w:rsidR="00307634" w:rsidRDefault="00E33A2E" w:rsidP="00C956F9">
            <w:pPr>
              <w:rPr>
                <w:rFonts w:hint="eastAsia"/>
              </w:rPr>
            </w:pPr>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rPr>
                <w:rFonts w:hint="eastAsia"/>
              </w:rPr>
            </w:pPr>
            <w:r>
              <w:rPr>
                <w:rFonts w:hint="eastAsia"/>
              </w:rPr>
              <w:t>末位作者</w:t>
            </w:r>
          </w:p>
        </w:tc>
        <w:tc>
          <w:tcPr>
            <w:tcW w:w="2023" w:type="dxa"/>
          </w:tcPr>
          <w:p w14:paraId="3302280F" w14:textId="7C358907" w:rsidR="00307634" w:rsidRDefault="00307634" w:rsidP="0082168A">
            <w:pPr>
              <w:rPr>
                <w:rFonts w:hint="eastAsia"/>
              </w:rPr>
            </w:pPr>
            <w:r>
              <w:rPr>
                <w:rFonts w:hint="eastAsia"/>
              </w:rPr>
              <w:t>作者数</w:t>
            </w:r>
          </w:p>
        </w:tc>
        <w:tc>
          <w:tcPr>
            <w:tcW w:w="2091" w:type="dxa"/>
          </w:tcPr>
          <w:p w14:paraId="436D8799" w14:textId="0E8BD396" w:rsidR="00307634" w:rsidRDefault="00A231DE" w:rsidP="0082168A">
            <w:pPr>
              <w:rPr>
                <w:rFonts w:hint="eastAsia"/>
              </w:rPr>
            </w:pPr>
            <w:r w:rsidRPr="00A231DE">
              <w:t>6850</w:t>
            </w:r>
          </w:p>
        </w:tc>
        <w:tc>
          <w:tcPr>
            <w:tcW w:w="2092" w:type="dxa"/>
          </w:tcPr>
          <w:p w14:paraId="5BF7D172" w14:textId="4CC90FEC" w:rsidR="00307634" w:rsidRDefault="00D569C9" w:rsidP="0082168A">
            <w:pPr>
              <w:rPr>
                <w:rFonts w:hint="eastAsia"/>
              </w:rPr>
            </w:pPr>
            <w:r w:rsidRPr="00D569C9">
              <w:t>6658</w:t>
            </w:r>
          </w:p>
        </w:tc>
      </w:tr>
      <w:tr w:rsidR="00307634" w14:paraId="4487C435" w14:textId="77777777" w:rsidTr="006C29ED">
        <w:tc>
          <w:tcPr>
            <w:tcW w:w="2090" w:type="dxa"/>
            <w:vMerge/>
          </w:tcPr>
          <w:p w14:paraId="02C31F19" w14:textId="77777777" w:rsidR="00307634" w:rsidRDefault="00307634" w:rsidP="0082168A">
            <w:pPr>
              <w:rPr>
                <w:rFonts w:hint="eastAsia"/>
              </w:rPr>
            </w:pPr>
          </w:p>
        </w:tc>
        <w:tc>
          <w:tcPr>
            <w:tcW w:w="2023" w:type="dxa"/>
          </w:tcPr>
          <w:p w14:paraId="29B4435C" w14:textId="2CD6D711" w:rsidR="00307634" w:rsidRDefault="00307634" w:rsidP="0082168A">
            <w:pPr>
              <w:rPr>
                <w:rFonts w:hint="eastAsia"/>
              </w:rPr>
            </w:pPr>
            <w:r>
              <w:rPr>
                <w:rFonts w:hint="eastAsia"/>
              </w:rPr>
              <w:t>学科数</w:t>
            </w:r>
          </w:p>
        </w:tc>
        <w:tc>
          <w:tcPr>
            <w:tcW w:w="2091" w:type="dxa"/>
          </w:tcPr>
          <w:p w14:paraId="128CA514" w14:textId="3958ED4D" w:rsidR="00307634" w:rsidRDefault="00465FB8" w:rsidP="0082168A">
            <w:pPr>
              <w:rPr>
                <w:rFonts w:hint="eastAsia"/>
              </w:rPr>
            </w:pPr>
            <w:r w:rsidRPr="00465FB8">
              <w:t>226</w:t>
            </w:r>
          </w:p>
        </w:tc>
        <w:tc>
          <w:tcPr>
            <w:tcW w:w="2092" w:type="dxa"/>
          </w:tcPr>
          <w:p w14:paraId="38A59D13" w14:textId="5D8D58B0" w:rsidR="00307634" w:rsidRDefault="00465FB8" w:rsidP="0082168A">
            <w:pPr>
              <w:rPr>
                <w:rFonts w:hint="eastAsia"/>
              </w:rPr>
            </w:pPr>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rFonts w:hint="eastAsia"/>
                <w:b/>
                <w:bCs/>
                <w:sz w:val="18"/>
                <w:szCs w:val="16"/>
              </w:rPr>
            </w:pPr>
            <w:r w:rsidRPr="00364593">
              <w:rPr>
                <w:rFonts w:hint="eastAsia"/>
                <w:b/>
                <w:bCs/>
                <w:sz w:val="18"/>
                <w:szCs w:val="16"/>
              </w:rPr>
              <w:t>迁入自（小类）</w:t>
            </w:r>
          </w:p>
        </w:tc>
        <w:tc>
          <w:tcPr>
            <w:tcW w:w="1364" w:type="dxa"/>
          </w:tcPr>
          <w:p w14:paraId="264B2110" w14:textId="4144FFFB" w:rsidR="00364593" w:rsidRPr="00364593" w:rsidRDefault="00364593" w:rsidP="00375422">
            <w:pPr>
              <w:rPr>
                <w:rFonts w:hint="eastAsia"/>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rFonts w:hint="eastAsia"/>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rFonts w:hint="eastAsia"/>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rFonts w:hint="eastAsia"/>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rFonts w:hint="eastAsia"/>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rFonts w:hint="eastAsia"/>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rFonts w:hint="eastAsia"/>
                <w:sz w:val="18"/>
                <w:szCs w:val="16"/>
              </w:rPr>
            </w:pPr>
          </w:p>
        </w:tc>
        <w:tc>
          <w:tcPr>
            <w:tcW w:w="1406" w:type="dxa"/>
          </w:tcPr>
          <w:p w14:paraId="2322CB60" w14:textId="2B40292C" w:rsidR="00D95958" w:rsidRPr="00364593" w:rsidRDefault="00D95958" w:rsidP="00D95958">
            <w:pPr>
              <w:rPr>
                <w:rFonts w:hint="eastAsia"/>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rFonts w:hint="eastAsia"/>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rFonts w:hint="eastAsia"/>
                <w:sz w:val="18"/>
                <w:szCs w:val="16"/>
              </w:rPr>
            </w:pPr>
          </w:p>
        </w:tc>
        <w:tc>
          <w:tcPr>
            <w:tcW w:w="1356" w:type="dxa"/>
          </w:tcPr>
          <w:p w14:paraId="3867E133" w14:textId="25F58BAD" w:rsidR="00D95958" w:rsidRPr="00364593" w:rsidRDefault="00A13B3E" w:rsidP="00D95958">
            <w:pPr>
              <w:rPr>
                <w:rFonts w:hint="eastAsia"/>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rFonts w:hint="eastAsia"/>
                <w:sz w:val="18"/>
                <w:szCs w:val="16"/>
              </w:rPr>
            </w:pPr>
            <w:r w:rsidRPr="00364593">
              <w:rPr>
                <w:rFonts w:hint="eastAsia"/>
                <w:sz w:val="18"/>
                <w:szCs w:val="16"/>
              </w:rPr>
              <w:lastRenderedPageBreak/>
              <w:t>管理学</w:t>
            </w:r>
          </w:p>
        </w:tc>
        <w:tc>
          <w:tcPr>
            <w:tcW w:w="1364" w:type="dxa"/>
          </w:tcPr>
          <w:p w14:paraId="55F46E24" w14:textId="77777777" w:rsidR="00F83AFE" w:rsidRPr="00364593" w:rsidRDefault="00F83AFE" w:rsidP="00F83AFE">
            <w:pPr>
              <w:rPr>
                <w:rFonts w:hint="eastAsia"/>
                <w:sz w:val="18"/>
                <w:szCs w:val="16"/>
              </w:rPr>
            </w:pPr>
          </w:p>
        </w:tc>
        <w:tc>
          <w:tcPr>
            <w:tcW w:w="1406" w:type="dxa"/>
          </w:tcPr>
          <w:p w14:paraId="5C4609E8" w14:textId="3C20EB6C" w:rsidR="00F83AFE" w:rsidRPr="00364593" w:rsidRDefault="00F83AFE" w:rsidP="00F83AFE">
            <w:pPr>
              <w:rPr>
                <w:rFonts w:hint="eastAsia"/>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rFonts w:hint="eastAsia"/>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rFonts w:hint="eastAsia"/>
                <w:sz w:val="18"/>
                <w:szCs w:val="16"/>
              </w:rPr>
            </w:pPr>
          </w:p>
        </w:tc>
        <w:tc>
          <w:tcPr>
            <w:tcW w:w="1356" w:type="dxa"/>
          </w:tcPr>
          <w:p w14:paraId="6AD2F52C" w14:textId="0CE130BF" w:rsidR="00F83AFE" w:rsidRPr="00364593" w:rsidRDefault="009017CF" w:rsidP="00F83AFE">
            <w:pPr>
              <w:rPr>
                <w:rFonts w:hint="eastAsia"/>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rFonts w:hint="eastAsia"/>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rFonts w:hint="eastAsia"/>
                <w:sz w:val="18"/>
                <w:szCs w:val="16"/>
              </w:rPr>
            </w:pPr>
          </w:p>
        </w:tc>
        <w:tc>
          <w:tcPr>
            <w:tcW w:w="1406" w:type="dxa"/>
          </w:tcPr>
          <w:p w14:paraId="3C78F737" w14:textId="1D32481A" w:rsidR="005B1C7A" w:rsidRPr="00364593" w:rsidRDefault="005B1C7A" w:rsidP="005B1C7A">
            <w:pPr>
              <w:rPr>
                <w:rFonts w:hint="eastAsia"/>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rFonts w:hint="eastAsia"/>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rFonts w:hint="eastAsia"/>
                <w:sz w:val="18"/>
                <w:szCs w:val="16"/>
              </w:rPr>
            </w:pPr>
          </w:p>
        </w:tc>
        <w:tc>
          <w:tcPr>
            <w:tcW w:w="1356" w:type="dxa"/>
          </w:tcPr>
          <w:p w14:paraId="2355ADD4" w14:textId="37B04DEF" w:rsidR="005B1C7A" w:rsidRPr="00364593" w:rsidRDefault="00027149" w:rsidP="005B1C7A">
            <w:pPr>
              <w:rPr>
                <w:rFonts w:hint="eastAsia"/>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rFonts w:hint="eastAsia"/>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rFonts w:hint="eastAsia"/>
                <w:sz w:val="18"/>
                <w:szCs w:val="16"/>
              </w:rPr>
            </w:pPr>
          </w:p>
        </w:tc>
        <w:tc>
          <w:tcPr>
            <w:tcW w:w="1406" w:type="dxa"/>
          </w:tcPr>
          <w:p w14:paraId="521AA858" w14:textId="2C107C66" w:rsidR="004C6E02" w:rsidRPr="00364593" w:rsidRDefault="004C6E02" w:rsidP="004C6E02">
            <w:pPr>
              <w:rPr>
                <w:rFonts w:hint="eastAsia"/>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rFonts w:hint="eastAsia"/>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rFonts w:hint="eastAsia"/>
                <w:sz w:val="18"/>
                <w:szCs w:val="16"/>
              </w:rPr>
            </w:pPr>
          </w:p>
        </w:tc>
        <w:tc>
          <w:tcPr>
            <w:tcW w:w="1356" w:type="dxa"/>
          </w:tcPr>
          <w:p w14:paraId="4E461FDD" w14:textId="5B99AA36" w:rsidR="004C6E02" w:rsidRPr="00364593" w:rsidRDefault="005713DE" w:rsidP="004C6E02">
            <w:pPr>
              <w:rPr>
                <w:rFonts w:hint="eastAsia"/>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rFonts w:hint="eastAsia"/>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rFonts w:hint="eastAsia"/>
                <w:sz w:val="18"/>
                <w:szCs w:val="16"/>
              </w:rPr>
            </w:pPr>
          </w:p>
        </w:tc>
        <w:tc>
          <w:tcPr>
            <w:tcW w:w="1406" w:type="dxa"/>
          </w:tcPr>
          <w:p w14:paraId="57703635" w14:textId="65536E04" w:rsidR="006C7C8F" w:rsidRPr="00364593" w:rsidRDefault="006C7C8F" w:rsidP="006C7C8F">
            <w:pPr>
              <w:rPr>
                <w:rFonts w:hint="eastAsia"/>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rFonts w:hint="eastAsia"/>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rFonts w:hint="eastAsia"/>
                <w:sz w:val="18"/>
                <w:szCs w:val="16"/>
              </w:rPr>
            </w:pPr>
          </w:p>
        </w:tc>
        <w:tc>
          <w:tcPr>
            <w:tcW w:w="1356" w:type="dxa"/>
          </w:tcPr>
          <w:p w14:paraId="51B2A423" w14:textId="32A81E12" w:rsidR="006C7C8F" w:rsidRPr="00364593" w:rsidRDefault="00A248CD" w:rsidP="006C7C8F">
            <w:pPr>
              <w:rPr>
                <w:rFonts w:hint="eastAsia"/>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rFonts w:hint="eastAsia"/>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rFonts w:hint="eastAsia"/>
                <w:sz w:val="18"/>
                <w:szCs w:val="16"/>
              </w:rPr>
            </w:pPr>
          </w:p>
        </w:tc>
        <w:tc>
          <w:tcPr>
            <w:tcW w:w="1406" w:type="dxa"/>
          </w:tcPr>
          <w:p w14:paraId="1837F466" w14:textId="27904ABD" w:rsidR="0086043C" w:rsidRPr="00364593" w:rsidRDefault="0086043C" w:rsidP="0086043C">
            <w:pPr>
              <w:rPr>
                <w:rFonts w:hint="eastAsia"/>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rFonts w:hint="eastAsia"/>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rFonts w:hint="eastAsia"/>
                <w:sz w:val="18"/>
                <w:szCs w:val="16"/>
              </w:rPr>
            </w:pPr>
          </w:p>
        </w:tc>
        <w:tc>
          <w:tcPr>
            <w:tcW w:w="1356" w:type="dxa"/>
          </w:tcPr>
          <w:p w14:paraId="7A421906" w14:textId="55E7E7CE" w:rsidR="0086043C" w:rsidRPr="00364593" w:rsidRDefault="00A248CD" w:rsidP="0086043C">
            <w:pPr>
              <w:rPr>
                <w:rFonts w:hint="eastAsia"/>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rFonts w:hint="eastAsia"/>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rFonts w:hint="eastAsia"/>
                <w:sz w:val="18"/>
                <w:szCs w:val="16"/>
              </w:rPr>
            </w:pPr>
          </w:p>
        </w:tc>
        <w:tc>
          <w:tcPr>
            <w:tcW w:w="1406" w:type="dxa"/>
          </w:tcPr>
          <w:p w14:paraId="43E142A0" w14:textId="5EDD2076" w:rsidR="00DE3439" w:rsidRPr="00364593" w:rsidRDefault="00DE3439" w:rsidP="00DE3439">
            <w:pPr>
              <w:rPr>
                <w:rFonts w:hint="eastAsia"/>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rFonts w:hint="eastAsia"/>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rFonts w:hint="eastAsia"/>
                <w:sz w:val="18"/>
                <w:szCs w:val="16"/>
              </w:rPr>
            </w:pPr>
          </w:p>
        </w:tc>
        <w:tc>
          <w:tcPr>
            <w:tcW w:w="1356" w:type="dxa"/>
          </w:tcPr>
          <w:p w14:paraId="47DFBE5E" w14:textId="7BE44D98" w:rsidR="00DE3439" w:rsidRPr="00364593" w:rsidRDefault="00C12A37" w:rsidP="00DE3439">
            <w:pPr>
              <w:rPr>
                <w:rFonts w:hint="eastAsia"/>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rFonts w:hint="eastAsia"/>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rFonts w:hint="eastAsia"/>
                <w:sz w:val="18"/>
                <w:szCs w:val="16"/>
              </w:rPr>
            </w:pPr>
          </w:p>
        </w:tc>
        <w:tc>
          <w:tcPr>
            <w:tcW w:w="1406" w:type="dxa"/>
          </w:tcPr>
          <w:p w14:paraId="25BA8C89" w14:textId="1A5711CC" w:rsidR="0011129B" w:rsidRPr="00364593" w:rsidRDefault="0011129B" w:rsidP="0011129B">
            <w:pPr>
              <w:rPr>
                <w:rFonts w:hint="eastAsia"/>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rFonts w:hint="eastAsia"/>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rFonts w:hint="eastAsia"/>
                <w:sz w:val="18"/>
                <w:szCs w:val="16"/>
              </w:rPr>
            </w:pPr>
          </w:p>
        </w:tc>
        <w:tc>
          <w:tcPr>
            <w:tcW w:w="1356" w:type="dxa"/>
          </w:tcPr>
          <w:p w14:paraId="32D29125" w14:textId="33D7B1F9" w:rsidR="0011129B" w:rsidRPr="00364593" w:rsidRDefault="00C12A37" w:rsidP="0011129B">
            <w:pPr>
              <w:rPr>
                <w:rFonts w:hint="eastAsia"/>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rFonts w:hint="eastAsia"/>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rFonts w:hint="eastAsia"/>
                <w:sz w:val="18"/>
                <w:szCs w:val="16"/>
              </w:rPr>
            </w:pPr>
          </w:p>
        </w:tc>
        <w:tc>
          <w:tcPr>
            <w:tcW w:w="1406" w:type="dxa"/>
          </w:tcPr>
          <w:p w14:paraId="7DE26A16" w14:textId="0EBFEB1A" w:rsidR="0011129B" w:rsidRPr="00364593" w:rsidRDefault="0011129B" w:rsidP="0011129B">
            <w:pPr>
              <w:rPr>
                <w:rFonts w:hint="eastAsia"/>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rFonts w:hint="eastAsia"/>
                <w:sz w:val="18"/>
                <w:szCs w:val="16"/>
              </w:rPr>
            </w:pPr>
            <w:r>
              <w:rPr>
                <w:rFonts w:hint="eastAsia"/>
                <w:sz w:val="18"/>
                <w:szCs w:val="16"/>
              </w:rPr>
              <w:t>公共健康</w:t>
            </w:r>
          </w:p>
        </w:tc>
        <w:tc>
          <w:tcPr>
            <w:tcW w:w="1304" w:type="dxa"/>
          </w:tcPr>
          <w:p w14:paraId="758846D2" w14:textId="7BEDB99E" w:rsidR="0011129B" w:rsidRPr="00364593" w:rsidRDefault="0011129B" w:rsidP="0011129B">
            <w:pPr>
              <w:rPr>
                <w:rFonts w:hint="eastAsia"/>
                <w:sz w:val="18"/>
                <w:szCs w:val="16"/>
              </w:rPr>
            </w:pPr>
          </w:p>
        </w:tc>
        <w:tc>
          <w:tcPr>
            <w:tcW w:w="1356" w:type="dxa"/>
          </w:tcPr>
          <w:p w14:paraId="7220D0F5" w14:textId="7FA22224" w:rsidR="0011129B" w:rsidRPr="00364593" w:rsidRDefault="00FE7694" w:rsidP="0011129B">
            <w:pPr>
              <w:rPr>
                <w:rFonts w:hint="eastAsia"/>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rFonts w:hint="eastAsia"/>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rFonts w:hint="eastAsia"/>
                <w:sz w:val="18"/>
                <w:szCs w:val="16"/>
              </w:rPr>
            </w:pPr>
          </w:p>
        </w:tc>
        <w:tc>
          <w:tcPr>
            <w:tcW w:w="1406" w:type="dxa"/>
          </w:tcPr>
          <w:p w14:paraId="1A0ADA74" w14:textId="0234FC0E" w:rsidR="0011129B" w:rsidRPr="00364593" w:rsidRDefault="0011129B" w:rsidP="0011129B">
            <w:pPr>
              <w:rPr>
                <w:rFonts w:hint="eastAsia"/>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rFonts w:hint="eastAsia"/>
                <w:sz w:val="18"/>
                <w:szCs w:val="16"/>
              </w:rPr>
            </w:pPr>
            <w:r>
              <w:rPr>
                <w:rFonts w:hint="eastAsia"/>
                <w:sz w:val="18"/>
                <w:szCs w:val="16"/>
              </w:rPr>
              <w:t>经济学</w:t>
            </w:r>
          </w:p>
        </w:tc>
        <w:tc>
          <w:tcPr>
            <w:tcW w:w="1304" w:type="dxa"/>
          </w:tcPr>
          <w:p w14:paraId="2D9411D6" w14:textId="77777777" w:rsidR="0011129B" w:rsidRPr="00364593" w:rsidRDefault="0011129B" w:rsidP="0011129B">
            <w:pPr>
              <w:rPr>
                <w:rFonts w:hint="eastAsia"/>
                <w:sz w:val="18"/>
                <w:szCs w:val="16"/>
              </w:rPr>
            </w:pPr>
          </w:p>
        </w:tc>
        <w:tc>
          <w:tcPr>
            <w:tcW w:w="1356" w:type="dxa"/>
          </w:tcPr>
          <w:p w14:paraId="0C0E1761" w14:textId="0FFD7822" w:rsidR="0011129B" w:rsidRPr="00364593" w:rsidRDefault="00144BBE" w:rsidP="0011129B">
            <w:pPr>
              <w:rPr>
                <w:rFonts w:hint="eastAsia"/>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rFonts w:hint="eastAsia"/>
                <w:sz w:val="18"/>
                <w:szCs w:val="16"/>
              </w:rPr>
            </w:pPr>
            <w:r>
              <w:rPr>
                <w:rFonts w:hint="eastAsia"/>
                <w:sz w:val="18"/>
                <w:szCs w:val="16"/>
              </w:rPr>
              <w:t>公共健康</w:t>
            </w:r>
          </w:p>
        </w:tc>
        <w:tc>
          <w:tcPr>
            <w:tcW w:w="1364" w:type="dxa"/>
          </w:tcPr>
          <w:p w14:paraId="56AA66F9" w14:textId="77777777" w:rsidR="008303EE" w:rsidRPr="00364593" w:rsidRDefault="008303EE" w:rsidP="008303EE">
            <w:pPr>
              <w:rPr>
                <w:rFonts w:hint="eastAsia"/>
                <w:sz w:val="18"/>
                <w:szCs w:val="16"/>
              </w:rPr>
            </w:pPr>
          </w:p>
        </w:tc>
        <w:tc>
          <w:tcPr>
            <w:tcW w:w="1406" w:type="dxa"/>
          </w:tcPr>
          <w:p w14:paraId="623D3DC4" w14:textId="7B813EEA" w:rsidR="008303EE" w:rsidRPr="00364593" w:rsidRDefault="008303EE" w:rsidP="008303EE">
            <w:pPr>
              <w:rPr>
                <w:rFonts w:hint="eastAsia"/>
                <w:sz w:val="18"/>
                <w:szCs w:val="16"/>
              </w:rPr>
            </w:pPr>
            <w:r>
              <w:rPr>
                <w:rFonts w:hint="eastAsia"/>
                <w:sz w:val="18"/>
                <w:szCs w:val="16"/>
              </w:rPr>
              <w:t>339</w:t>
            </w:r>
          </w:p>
        </w:tc>
        <w:tc>
          <w:tcPr>
            <w:tcW w:w="1410" w:type="dxa"/>
          </w:tcPr>
          <w:p w14:paraId="627763D7" w14:textId="393A65AF" w:rsidR="008303EE" w:rsidRPr="00364593" w:rsidRDefault="008303EE" w:rsidP="008303EE">
            <w:pPr>
              <w:rPr>
                <w:rFonts w:hint="eastAsia"/>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rFonts w:hint="eastAsia"/>
                <w:sz w:val="18"/>
                <w:szCs w:val="16"/>
              </w:rPr>
            </w:pPr>
          </w:p>
        </w:tc>
        <w:tc>
          <w:tcPr>
            <w:tcW w:w="1356" w:type="dxa"/>
          </w:tcPr>
          <w:p w14:paraId="7CC193E2" w14:textId="3ED587D0" w:rsidR="008303EE" w:rsidRPr="00364593" w:rsidRDefault="008D22E0" w:rsidP="008303EE">
            <w:pPr>
              <w:rPr>
                <w:rFonts w:hint="eastAsia"/>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rPr>
          <w:rFonts w:hint="eastAsia"/>
        </w:rPr>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41B7C03F" w:rsidR="00D75C83" w:rsidRDefault="00E00162" w:rsidP="00925547">
      <w:pPr>
        <w:pStyle w:val="3"/>
      </w:pPr>
      <w:r>
        <w:rPr>
          <w:rFonts w:hint="eastAsia"/>
        </w:rPr>
        <w:t>以</w:t>
      </w:r>
      <w:r w:rsidR="00925547">
        <w:rPr>
          <w:rFonts w:hint="eastAsia"/>
        </w:rPr>
        <w:t>前两</w:t>
      </w:r>
      <w:r>
        <w:rPr>
          <w:rFonts w:hint="eastAsia"/>
        </w:rPr>
        <w:t>个时点为初始集</w:t>
      </w:r>
      <w:r w:rsidR="0097490D">
        <w:rPr>
          <w:rFonts w:hint="eastAsia"/>
        </w:rPr>
        <w:t>（</w:t>
      </w:r>
      <w:r w:rsidR="0097490D">
        <w:rPr>
          <w:rFonts w:hint="eastAsia"/>
        </w:rPr>
        <w:t>JCR</w:t>
      </w:r>
      <w:r w:rsidR="0097490D">
        <w:rPr>
          <w:rFonts w:hint="eastAsia"/>
        </w:rPr>
        <w:t>小类）</w:t>
      </w:r>
    </w:p>
    <w:p w14:paraId="16B619C9" w14:textId="77777777" w:rsidR="00925547" w:rsidRPr="00925547" w:rsidRDefault="00925547" w:rsidP="00925547"/>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lastRenderedPageBreak/>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rPr>
          <w:rFonts w:hint="eastAsia"/>
        </w:rPr>
      </w:pPr>
      <w:r>
        <w:rPr>
          <w:rFonts w:hint="eastAsia"/>
        </w:rPr>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w:t>
      </w:r>
      <w:r>
        <w:lastRenderedPageBreak/>
        <w:t>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lastRenderedPageBreak/>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lastRenderedPageBreak/>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lastRenderedPageBreak/>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 xml:space="preserve">Van Der Wouden F, Youn H. The impact of geographical distance on learning </w:t>
      </w:r>
      <w:r>
        <w:lastRenderedPageBreak/>
        <w:t>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 xml:space="preserve">Smaldino P E, O’Connor C. Interdisciplinarity can aid the spread of better methods between scientific communities[J]. Collective Intelligence, 2022, 1(2): </w:t>
      </w:r>
      <w:r>
        <w:lastRenderedPageBreak/>
        <w:t>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01A244AD" w:rsidR="00C42D2E" w:rsidRDefault="00C42D2E">
      <w:pPr>
        <w:rPr>
          <w:rFonts w:cs="Times New Roman"/>
        </w:rPr>
      </w:pP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hint="eastAsia"/>
          <w:sz w:val="16"/>
          <w:szCs w:val="14"/>
        </w:rPr>
      </w:pPr>
      <w:r w:rsidRPr="005909CB">
        <w:rPr>
          <w:rFonts w:cs="Times New Roman"/>
          <w:sz w:val="16"/>
          <w:szCs w:val="14"/>
        </w:rPr>
        <w:t>('INFORMATION SCIENCE &amp; LIBRARY SCIENCE $$ SOCIAL SCIENCES, BIOMEDICAL------NURSING', 55)</w:t>
      </w:r>
    </w:p>
    <w:sectPr w:rsidR="00B72802" w:rsidRPr="005909CB" w:rsidSect="00CF745B">
      <w:footerReference w:type="default" r:id="rId3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rPr>
          <w:rFonts w:hint="eastAsia"/>
        </w:rPr>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6BBB4" w14:textId="77777777" w:rsidR="000705AB" w:rsidRDefault="000705AB" w:rsidP="00FF1F60">
      <w:r>
        <w:separator/>
      </w:r>
    </w:p>
  </w:endnote>
  <w:endnote w:type="continuationSeparator" w:id="0">
    <w:p w14:paraId="64AC51A9" w14:textId="77777777" w:rsidR="000705AB" w:rsidRDefault="000705AB"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E8BF1" w14:textId="77777777" w:rsidR="000705AB" w:rsidRDefault="000705AB" w:rsidP="00FF1F60">
      <w:r>
        <w:separator/>
      </w:r>
    </w:p>
  </w:footnote>
  <w:footnote w:type="continuationSeparator" w:id="0">
    <w:p w14:paraId="17334A86" w14:textId="77777777" w:rsidR="000705AB" w:rsidRDefault="000705AB"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BA0"/>
    <w:rsid w:val="00040C58"/>
    <w:rsid w:val="00040E94"/>
    <w:rsid w:val="00041296"/>
    <w:rsid w:val="00041749"/>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5AB"/>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0F3A"/>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691F"/>
    <w:rsid w:val="000E6B88"/>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67E"/>
    <w:rsid w:val="00116BFD"/>
    <w:rsid w:val="00116E84"/>
    <w:rsid w:val="0011708B"/>
    <w:rsid w:val="001175CA"/>
    <w:rsid w:val="00117B3A"/>
    <w:rsid w:val="00117B47"/>
    <w:rsid w:val="001204E2"/>
    <w:rsid w:val="00120BD7"/>
    <w:rsid w:val="00120D5D"/>
    <w:rsid w:val="00120DD4"/>
    <w:rsid w:val="001214DB"/>
    <w:rsid w:val="00121E84"/>
    <w:rsid w:val="001222C6"/>
    <w:rsid w:val="00122C11"/>
    <w:rsid w:val="00123307"/>
    <w:rsid w:val="0012365D"/>
    <w:rsid w:val="001236C8"/>
    <w:rsid w:val="00123DDB"/>
    <w:rsid w:val="00124199"/>
    <w:rsid w:val="0012548A"/>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95"/>
    <w:rsid w:val="001D29D6"/>
    <w:rsid w:val="001D2BE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521C"/>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97B"/>
    <w:rsid w:val="00207B6E"/>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216"/>
    <w:rsid w:val="002354C7"/>
    <w:rsid w:val="002355E6"/>
    <w:rsid w:val="00235615"/>
    <w:rsid w:val="00235B6D"/>
    <w:rsid w:val="00236618"/>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878D5"/>
    <w:rsid w:val="002901CC"/>
    <w:rsid w:val="002903D0"/>
    <w:rsid w:val="002903E4"/>
    <w:rsid w:val="002907E8"/>
    <w:rsid w:val="00290872"/>
    <w:rsid w:val="002908F3"/>
    <w:rsid w:val="00290A61"/>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4C8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005"/>
    <w:rsid w:val="002C6904"/>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3DE"/>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38E"/>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B5F"/>
    <w:rsid w:val="00814BC7"/>
    <w:rsid w:val="0081689A"/>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A25"/>
    <w:rsid w:val="00840F52"/>
    <w:rsid w:val="0084128E"/>
    <w:rsid w:val="0084133B"/>
    <w:rsid w:val="0084141F"/>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7A"/>
    <w:rsid w:val="0086270E"/>
    <w:rsid w:val="0086297A"/>
    <w:rsid w:val="00862AC6"/>
    <w:rsid w:val="008632BF"/>
    <w:rsid w:val="00863427"/>
    <w:rsid w:val="0086446E"/>
    <w:rsid w:val="0086458E"/>
    <w:rsid w:val="008645CA"/>
    <w:rsid w:val="00864610"/>
    <w:rsid w:val="00864701"/>
    <w:rsid w:val="00864902"/>
    <w:rsid w:val="00864AD8"/>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B5D"/>
    <w:rsid w:val="00897EA9"/>
    <w:rsid w:val="00897FB9"/>
    <w:rsid w:val="008A05EA"/>
    <w:rsid w:val="008A07C8"/>
    <w:rsid w:val="008A0E5A"/>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5F9"/>
    <w:rsid w:val="008E18D4"/>
    <w:rsid w:val="008E1DAF"/>
    <w:rsid w:val="008E1E82"/>
    <w:rsid w:val="008E267C"/>
    <w:rsid w:val="008E2AAF"/>
    <w:rsid w:val="008E2AD6"/>
    <w:rsid w:val="008E2BD0"/>
    <w:rsid w:val="008E2C53"/>
    <w:rsid w:val="008E3F0D"/>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5244"/>
    <w:rsid w:val="00905AE9"/>
    <w:rsid w:val="00905FAD"/>
    <w:rsid w:val="00906351"/>
    <w:rsid w:val="0090653D"/>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B6E"/>
    <w:rsid w:val="00926136"/>
    <w:rsid w:val="009261C0"/>
    <w:rsid w:val="009262A1"/>
    <w:rsid w:val="009265E2"/>
    <w:rsid w:val="00926D79"/>
    <w:rsid w:val="00926E75"/>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31DE"/>
    <w:rsid w:val="00A248CD"/>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4D61"/>
    <w:rsid w:val="00A4502F"/>
    <w:rsid w:val="00A45224"/>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5EC0"/>
    <w:rsid w:val="00A661BD"/>
    <w:rsid w:val="00A66221"/>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B7FC9"/>
    <w:rsid w:val="00AC01D7"/>
    <w:rsid w:val="00AC0A19"/>
    <w:rsid w:val="00AC11F0"/>
    <w:rsid w:val="00AC1228"/>
    <w:rsid w:val="00AC1362"/>
    <w:rsid w:val="00AC15CF"/>
    <w:rsid w:val="00AC16D2"/>
    <w:rsid w:val="00AC1714"/>
    <w:rsid w:val="00AC18C4"/>
    <w:rsid w:val="00AC1A6E"/>
    <w:rsid w:val="00AC1F03"/>
    <w:rsid w:val="00AC27CC"/>
    <w:rsid w:val="00AC2A05"/>
    <w:rsid w:val="00AC3A8E"/>
    <w:rsid w:val="00AC40D5"/>
    <w:rsid w:val="00AC40E3"/>
    <w:rsid w:val="00AC42CB"/>
    <w:rsid w:val="00AC43C2"/>
    <w:rsid w:val="00AC44A8"/>
    <w:rsid w:val="00AC4508"/>
    <w:rsid w:val="00AC4764"/>
    <w:rsid w:val="00AC4BB4"/>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76D"/>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B3F"/>
    <w:rsid w:val="00B10CDD"/>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0FE"/>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802"/>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B6E"/>
    <w:rsid w:val="00C23840"/>
    <w:rsid w:val="00C2385A"/>
    <w:rsid w:val="00C23E26"/>
    <w:rsid w:val="00C240DE"/>
    <w:rsid w:val="00C2421D"/>
    <w:rsid w:val="00C24560"/>
    <w:rsid w:val="00C252DB"/>
    <w:rsid w:val="00C259AF"/>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565"/>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5F86"/>
    <w:rsid w:val="00DD6082"/>
    <w:rsid w:val="00DD608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7C5"/>
    <w:rsid w:val="00E52F0D"/>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4705"/>
    <w:rsid w:val="00E74C70"/>
    <w:rsid w:val="00E75283"/>
    <w:rsid w:val="00E752DD"/>
    <w:rsid w:val="00E7568E"/>
    <w:rsid w:val="00E758EB"/>
    <w:rsid w:val="00E7606F"/>
    <w:rsid w:val="00E76734"/>
    <w:rsid w:val="00E7679E"/>
    <w:rsid w:val="00E767D8"/>
    <w:rsid w:val="00E77959"/>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2CA"/>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1E4"/>
    <w:rsid w:val="00F335E0"/>
    <w:rsid w:val="00F33629"/>
    <w:rsid w:val="00F33BA1"/>
    <w:rsid w:val="00F33DED"/>
    <w:rsid w:val="00F34105"/>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8FE"/>
    <w:rsid w:val="00F52412"/>
    <w:rsid w:val="00F526C5"/>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70E00"/>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5C7"/>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694"/>
    <w:rsid w:val="00FE7B9B"/>
    <w:rsid w:val="00FF0271"/>
    <w:rsid w:val="00FF04D4"/>
    <w:rsid w:val="00FF086D"/>
    <w:rsid w:val="00FF0FD8"/>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4</TotalTime>
  <Pages>52</Pages>
  <Words>38975</Words>
  <Characters>222160</Characters>
  <Application>Microsoft Office Word</Application>
  <DocSecurity>0</DocSecurity>
  <Lines>1851</Lines>
  <Paragraphs>521</Paragraphs>
  <ScaleCrop>false</ScaleCrop>
  <Company/>
  <LinksUpToDate>false</LinksUpToDate>
  <CharactersWithSpaces>26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5816</cp:revision>
  <dcterms:created xsi:type="dcterms:W3CDTF">2022-11-19T16:04:00Z</dcterms:created>
  <dcterms:modified xsi:type="dcterms:W3CDTF">2023-05-1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